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3F58D" w14:textId="18C85E25" w:rsidR="003932B4" w:rsidRDefault="003932B4" w:rsidP="009F7656">
      <w:pPr>
        <w:pStyle w:val="Heading1"/>
      </w:pPr>
      <w:r>
        <w:t>Links</w:t>
      </w:r>
    </w:p>
    <w:p w14:paraId="2D573F0A" w14:textId="16978ABC" w:rsidR="003932B4" w:rsidRDefault="003932B4" w:rsidP="003932B4">
      <w:r>
        <w:t>GitHub repository</w:t>
      </w:r>
      <w:r w:rsidR="00E13FA7">
        <w:t xml:space="preserve">: </w:t>
      </w:r>
      <w:hyperlink r:id="rId11" w:history="1">
        <w:r w:rsidR="00E13FA7" w:rsidRPr="00E13FA7">
          <w:rPr>
            <w:rStyle w:val="Hyperlink"/>
          </w:rPr>
          <w:t>https://github.com/dkats/BMI-706-Rats/tree/main</w:t>
        </w:r>
      </w:hyperlink>
    </w:p>
    <w:p w14:paraId="14D212A3" w14:textId="3F43ED2B" w:rsidR="003932B4" w:rsidRPr="003932B4" w:rsidRDefault="003932B4" w:rsidP="003932B4">
      <w:proofErr w:type="spellStart"/>
      <w:r>
        <w:t>Streamlit</w:t>
      </w:r>
      <w:proofErr w:type="spellEnd"/>
      <w:r>
        <w:t xml:space="preserve"> App</w:t>
      </w:r>
      <w:r w:rsidR="00B53F3E">
        <w:t xml:space="preserve">: </w:t>
      </w:r>
      <w:hyperlink r:id="rId12" w:history="1">
        <w:r w:rsidR="00B53F3E" w:rsidRPr="00B53F3E">
          <w:rPr>
            <w:rStyle w:val="Hyperlink"/>
          </w:rPr>
          <w:t>https://bmi-706-rats.streamlit.app/</w:t>
        </w:r>
      </w:hyperlink>
    </w:p>
    <w:p w14:paraId="448567CB" w14:textId="616BFE9F" w:rsidR="00635158" w:rsidRDefault="009F7656" w:rsidP="009F7656">
      <w:pPr>
        <w:pStyle w:val="Heading1"/>
      </w:pPr>
      <w:r w:rsidRPr="009F7656">
        <w:t>Dataset and Tasks</w:t>
      </w:r>
    </w:p>
    <w:p w14:paraId="7061812F" w14:textId="7AAFC780" w:rsidR="00627750" w:rsidRPr="00627750" w:rsidRDefault="00627750" w:rsidP="009F7656">
      <w:pPr>
        <w:pStyle w:val="Heading2"/>
      </w:pPr>
      <w:r w:rsidRPr="00627750">
        <w:t>Identif</w:t>
      </w:r>
      <w:r w:rsidR="00FB78B8">
        <w:t>ication of the</w:t>
      </w:r>
      <w:r w:rsidR="00FB78B8" w:rsidRPr="00627750">
        <w:t xml:space="preserve"> Data</w:t>
      </w:r>
      <w:r w:rsidR="00951EC4">
        <w:t>s</w:t>
      </w:r>
      <w:r w:rsidR="00FB78B8" w:rsidRPr="00627750">
        <w:t>et</w:t>
      </w:r>
    </w:p>
    <w:p w14:paraId="4FF21C2A" w14:textId="3B5F5A7E" w:rsidR="00CA13AC" w:rsidRPr="00CA13AC" w:rsidRDefault="004371C9" w:rsidP="000D36B2">
      <w:r w:rsidRPr="004371C9">
        <w:t>National Health and Nutrition Examination Survey</w:t>
      </w:r>
      <w:r>
        <w:t xml:space="preserve"> (</w:t>
      </w:r>
      <w:r w:rsidR="00D77CB5">
        <w:t>NHANES</w:t>
      </w:r>
      <w:r>
        <w:t xml:space="preserve">): </w:t>
      </w:r>
      <w:r w:rsidRPr="004371C9">
        <w:t>https://www.cdc.gov/nchs/nhanes/index.htm</w:t>
      </w:r>
    </w:p>
    <w:p w14:paraId="5493F59A" w14:textId="2BE7F194" w:rsidR="00627750" w:rsidRPr="000D36B2" w:rsidRDefault="000D36B2" w:rsidP="009F7656">
      <w:pPr>
        <w:pStyle w:val="Heading2"/>
      </w:pPr>
      <w:r w:rsidRPr="000D36B2">
        <w:t xml:space="preserve">Summary </w:t>
      </w:r>
      <w:r w:rsidR="00FB78B8">
        <w:t>o</w:t>
      </w:r>
      <w:r w:rsidR="00FB78B8" w:rsidRPr="000D36B2">
        <w:t xml:space="preserve">f Variables, Data Types, </w:t>
      </w:r>
      <w:r w:rsidR="00FB78B8">
        <w:t>a</w:t>
      </w:r>
      <w:r w:rsidR="00FB78B8" w:rsidRPr="000D36B2">
        <w:t xml:space="preserve">nd Key Statistics </w:t>
      </w:r>
    </w:p>
    <w:p w14:paraId="26E13A04" w14:textId="197868F6" w:rsidR="00CA13AC" w:rsidRDefault="001E19E1" w:rsidP="000D36B2">
      <w:r>
        <w:t xml:space="preserve">We will be using the NHANES dataset </w:t>
      </w:r>
      <w:r w:rsidR="00951EC4">
        <w:t xml:space="preserve">to create a pediatric blood pressure visualization tool that will help clinicians and patient families identify high blood pressure in children and adolescents. Normal pediatric blood pressure ranges vary based on age, sex, and height, so we will be using these variables in addition to systolic and diastolic blood pressure values. We will also incorporate </w:t>
      </w:r>
      <w:r w:rsidR="00951EC4" w:rsidRPr="00951EC4">
        <w:t xml:space="preserve">50th, 90th, 95th, and 99th percentiles </w:t>
      </w:r>
      <w:r w:rsidR="00951EC4">
        <w:t xml:space="preserve">of blood pressure </w:t>
      </w:r>
      <w:r w:rsidR="00951EC4" w:rsidRPr="00951EC4">
        <w:t>by sex, age, and height</w:t>
      </w:r>
      <w:r w:rsidR="00951EC4">
        <w:t xml:space="preserve"> to identify normal and abnormal blood pressure values per individual.</w:t>
      </w:r>
      <w:r w:rsidR="00CA13AC">
        <w:t xml:space="preserve"> Overall, this visualization will use 9 different variables (systolic blood pressure, diastolic blood pressure, age, sex, height, and the 4 different percentiles).</w:t>
      </w:r>
    </w:p>
    <w:p w14:paraId="51443F08" w14:textId="421EB73C" w:rsidR="000D36B2" w:rsidRPr="008407B6" w:rsidRDefault="000D36B2" w:rsidP="009F7656">
      <w:pPr>
        <w:pStyle w:val="Heading2"/>
      </w:pPr>
      <w:r w:rsidRPr="008407B6">
        <w:t xml:space="preserve">What </w:t>
      </w:r>
      <w:r w:rsidR="00FB78B8" w:rsidRPr="008407B6">
        <w:t>Kind of Information Can Be Derived Through Exploratory Visualization Analysis</w:t>
      </w:r>
    </w:p>
    <w:p w14:paraId="5635AA3C" w14:textId="6432DE06" w:rsidR="00C66648" w:rsidRDefault="00D41C7B" w:rsidP="000D36B2">
      <w:r>
        <w:t xml:space="preserve">The visualization will help clinicians determine normal and abnormal pediatric blood pressures and the degree of clinical significance to help with medical decision making. </w:t>
      </w:r>
      <w:r w:rsidR="004B24B5">
        <w:t>Clinicians</w:t>
      </w:r>
      <w:r>
        <w:t xml:space="preserve"> will be able to filter the visualization based on age, sex, and height to get a global understanding</w:t>
      </w:r>
      <w:r w:rsidR="004B24B5">
        <w:t xml:space="preserve"> of normal/abnormal blood pressure ranges</w:t>
      </w:r>
      <w:r>
        <w:t xml:space="preserve">, as well as view individual </w:t>
      </w:r>
      <w:r w:rsidR="004B24B5">
        <w:t xml:space="preserve">patient </w:t>
      </w:r>
      <w:r>
        <w:t xml:space="preserve">results. </w:t>
      </w:r>
      <w:r w:rsidR="004B24B5">
        <w:t>The visualization of the individual results will also be geared towards patients/caregivers to help in better understanding their blood pressures to empower more ownership of their health.</w:t>
      </w:r>
    </w:p>
    <w:p w14:paraId="7ABBBE91" w14:textId="029ADE3A" w:rsidR="000D36B2" w:rsidRPr="008407B6" w:rsidRDefault="008407B6" w:rsidP="009F7656">
      <w:pPr>
        <w:pStyle w:val="Heading2"/>
      </w:pPr>
      <w:r w:rsidRPr="008407B6">
        <w:t xml:space="preserve">Target </w:t>
      </w:r>
      <w:r w:rsidR="00FB78B8" w:rsidRPr="008407B6">
        <w:t xml:space="preserve">Audience for </w:t>
      </w:r>
      <w:r w:rsidR="00FB78B8">
        <w:t>t</w:t>
      </w:r>
      <w:r w:rsidR="00FB78B8" w:rsidRPr="008407B6">
        <w:t>he Visualization</w:t>
      </w:r>
    </w:p>
    <w:p w14:paraId="575D5476" w14:textId="44FA4795" w:rsidR="00C66648" w:rsidRDefault="00951EC4" w:rsidP="000D36B2">
      <w:r>
        <w:t>Clinicians and patient</w:t>
      </w:r>
      <w:r w:rsidR="004B24B5">
        <w:t>s</w:t>
      </w:r>
    </w:p>
    <w:p w14:paraId="4F4F4F01" w14:textId="3355C704" w:rsidR="008407B6" w:rsidRPr="008407B6" w:rsidRDefault="008407B6" w:rsidP="009F7656">
      <w:pPr>
        <w:pStyle w:val="Heading2"/>
      </w:pPr>
      <w:r w:rsidRPr="008407B6">
        <w:t xml:space="preserve">List </w:t>
      </w:r>
      <w:r w:rsidR="00FB78B8">
        <w:t>o</w:t>
      </w:r>
      <w:r w:rsidR="00FB78B8" w:rsidRPr="008407B6">
        <w:t>f Visualization Tasks</w:t>
      </w:r>
    </w:p>
    <w:p w14:paraId="5C1C814C" w14:textId="0924CFA7" w:rsidR="005313A8" w:rsidRDefault="00B87D08" w:rsidP="000D36B2">
      <w:pPr>
        <w:pStyle w:val="ListParagraph"/>
        <w:numPr>
          <w:ilvl w:val="0"/>
          <w:numId w:val="3"/>
        </w:numPr>
      </w:pPr>
      <w:r>
        <w:t xml:space="preserve">Define “normal” ranges </w:t>
      </w:r>
      <w:r w:rsidR="00C96175">
        <w:t xml:space="preserve">based on age, sex, and </w:t>
      </w:r>
      <w:proofErr w:type="gramStart"/>
      <w:r w:rsidR="00C96175">
        <w:t>height</w:t>
      </w:r>
      <w:proofErr w:type="gramEnd"/>
    </w:p>
    <w:p w14:paraId="12EF7D94" w14:textId="6502A4A2" w:rsidR="00C376CF" w:rsidRDefault="00C376CF" w:rsidP="000D36B2">
      <w:pPr>
        <w:pStyle w:val="ListParagraph"/>
        <w:numPr>
          <w:ilvl w:val="0"/>
          <w:numId w:val="3"/>
        </w:numPr>
      </w:pPr>
      <w:r>
        <w:t>Define clinically significant abnormal values</w:t>
      </w:r>
      <w:r w:rsidR="00C96175">
        <w:t xml:space="preserve"> based on </w:t>
      </w:r>
      <w:proofErr w:type="gramStart"/>
      <w:r w:rsidR="00C96175">
        <w:t>percentiles</w:t>
      </w:r>
      <w:proofErr w:type="gramEnd"/>
    </w:p>
    <w:p w14:paraId="17F4A542" w14:textId="25E3FF48" w:rsidR="00CA13AC" w:rsidRDefault="00625B03" w:rsidP="000D36B2">
      <w:pPr>
        <w:pStyle w:val="ListParagraph"/>
        <w:numPr>
          <w:ilvl w:val="0"/>
          <w:numId w:val="3"/>
        </w:numPr>
      </w:pPr>
      <w:r>
        <w:t>De</w:t>
      </w:r>
      <w:r w:rsidR="00CA13AC">
        <w:t xml:space="preserve">sign </w:t>
      </w:r>
      <w:r>
        <w:t>a visualization</w:t>
      </w:r>
      <w:r w:rsidR="00CA13AC">
        <w:t xml:space="preserve"> of an individual’s blood pressure that indicates whether it is normal/</w:t>
      </w:r>
      <w:proofErr w:type="gramStart"/>
      <w:r w:rsidR="00CA13AC">
        <w:t>abnormal</w:t>
      </w:r>
      <w:proofErr w:type="gramEnd"/>
    </w:p>
    <w:p w14:paraId="53636084" w14:textId="2FFFE787" w:rsidR="00C96175" w:rsidRPr="004B24B5" w:rsidRDefault="00C96175" w:rsidP="000D36B2">
      <w:pPr>
        <w:pStyle w:val="ListParagraph"/>
        <w:numPr>
          <w:ilvl w:val="0"/>
          <w:numId w:val="3"/>
        </w:numPr>
      </w:pPr>
      <w:r>
        <w:t xml:space="preserve">Design a global visualization of normal/abnormal blood </w:t>
      </w:r>
      <w:proofErr w:type="gramStart"/>
      <w:r>
        <w:t>pressures</w:t>
      </w:r>
      <w:proofErr w:type="gramEnd"/>
    </w:p>
    <w:p w14:paraId="2107AB7B" w14:textId="1DAD2F19" w:rsidR="00061A0F" w:rsidRPr="00061A0F" w:rsidRDefault="00061A0F" w:rsidP="009F7656">
      <w:pPr>
        <w:pStyle w:val="Heading2"/>
      </w:pPr>
      <w:r w:rsidRPr="00061A0F">
        <w:lastRenderedPageBreak/>
        <w:t>References</w:t>
      </w:r>
    </w:p>
    <w:p w14:paraId="7D73BC7F" w14:textId="77777777" w:rsidR="00CA13AC" w:rsidRPr="00CA13AC" w:rsidRDefault="00CA13AC" w:rsidP="00CA13AC">
      <w:pPr>
        <w:pStyle w:val="Bibliography"/>
        <w:rPr>
          <w:rFonts w:ascii="Calibri" w:cs="Calibri"/>
        </w:rPr>
      </w:pPr>
      <w:r>
        <w:fldChar w:fldCharType="begin"/>
      </w:r>
      <w:r>
        <w:instrText xml:space="preserve"> ADDIN ZOTERO_BIBL {"uncited":[],"omitted":[],"custom":[]} CSL_BIBLIOGRAPHY </w:instrText>
      </w:r>
      <w:r>
        <w:fldChar w:fldCharType="separate"/>
      </w:r>
      <w:r w:rsidRPr="00CA13AC">
        <w:rPr>
          <w:rFonts w:ascii="Calibri" w:cs="Calibri"/>
        </w:rPr>
        <w:t>1.</w:t>
      </w:r>
      <w:r w:rsidRPr="00CA13AC">
        <w:rPr>
          <w:rFonts w:ascii="Calibri" w:cs="Calibri"/>
        </w:rPr>
        <w:tab/>
        <w:t>NHANES - National Health and Nutrition Examination Survey Homepage. Published January 29, 2024. Accessed February 14, 2024. https://www.cdc.gov/nchs/nhanes/index.htm</w:t>
      </w:r>
    </w:p>
    <w:p w14:paraId="2CD7379B" w14:textId="0761F924" w:rsidR="00061A0F" w:rsidRDefault="00CA13AC" w:rsidP="00C96175">
      <w:pPr>
        <w:pStyle w:val="Bibliography"/>
      </w:pPr>
      <w:r w:rsidRPr="00CA13AC">
        <w:rPr>
          <w:rFonts w:ascii="Calibri" w:cs="Calibri"/>
        </w:rPr>
        <w:t>2.</w:t>
      </w:r>
      <w:r w:rsidRPr="00CA13AC">
        <w:rPr>
          <w:rFonts w:ascii="Calibri" w:cs="Calibri"/>
        </w:rPr>
        <w:tab/>
        <w:t xml:space="preserve">National High Blood Pressure Education Program Working Group on High Blood Pressure in Children and Adolescents. The Fourth Report on the Diagnosis, Evaluation, and Treatment of High Blood Pressure in Children and Adolescents. </w:t>
      </w:r>
      <w:r w:rsidRPr="00CA13AC">
        <w:rPr>
          <w:rFonts w:ascii="Calibri" w:cs="Calibri"/>
          <w:i/>
          <w:iCs/>
        </w:rPr>
        <w:t>Pediatrics</w:t>
      </w:r>
      <w:r w:rsidRPr="00CA13AC">
        <w:rPr>
          <w:rFonts w:ascii="Calibri" w:cs="Calibri"/>
        </w:rPr>
        <w:t>. 2004;114(Supplement_2):555-576. doi:10.1542/</w:t>
      </w:r>
      <w:proofErr w:type="gramStart"/>
      <w:r w:rsidRPr="00CA13AC">
        <w:rPr>
          <w:rFonts w:ascii="Calibri" w:cs="Calibri"/>
        </w:rPr>
        <w:t>peds.114.S</w:t>
      </w:r>
      <w:proofErr w:type="gramEnd"/>
      <w:r w:rsidRPr="00CA13AC">
        <w:rPr>
          <w:rFonts w:ascii="Calibri" w:cs="Calibri"/>
        </w:rPr>
        <w:t>2.555</w:t>
      </w:r>
      <w:r>
        <w:fldChar w:fldCharType="end"/>
      </w:r>
    </w:p>
    <w:p w14:paraId="75973F87" w14:textId="77777777" w:rsidR="00C64257" w:rsidRDefault="00C64257" w:rsidP="00C64257"/>
    <w:p w14:paraId="60AD2566" w14:textId="4855D061" w:rsidR="00C64257" w:rsidRDefault="00C64257" w:rsidP="00C64257">
      <w:pPr>
        <w:pStyle w:val="Heading1"/>
      </w:pPr>
      <w:r>
        <w:t>Steps</w:t>
      </w:r>
    </w:p>
    <w:p w14:paraId="5C5A0447" w14:textId="732B0A9B" w:rsidR="00C64257" w:rsidRDefault="007D673D" w:rsidP="007D673D">
      <w:pPr>
        <w:pStyle w:val="Heading2"/>
      </w:pPr>
      <w:r>
        <w:t>Downloading and Processing NHANES</w:t>
      </w:r>
    </w:p>
    <w:p w14:paraId="77EF0759" w14:textId="4FD96F1A" w:rsidR="00094140" w:rsidRPr="008A11E7" w:rsidRDefault="00094140" w:rsidP="00094140">
      <w:pPr>
        <w:pStyle w:val="NoSpacing"/>
        <w:rPr>
          <w:rFonts w:ascii="Courier New" w:hAnsi="Courier New" w:cs="Courier New"/>
          <w:u w:val="single"/>
        </w:rPr>
      </w:pPr>
      <w:r w:rsidRPr="008A11E7">
        <w:rPr>
          <w:rFonts w:ascii="Courier New" w:hAnsi="Courier New" w:cs="Courier New"/>
          <w:u w:val="single"/>
        </w:rPr>
        <w:t>nhanes.ipynb</w:t>
      </w:r>
    </w:p>
    <w:p w14:paraId="7F0CF69D" w14:textId="3153D3BF" w:rsidR="007D673D" w:rsidRDefault="00854D11" w:rsidP="007D673D">
      <w:pPr>
        <w:pStyle w:val="ListParagraph"/>
        <w:numPr>
          <w:ilvl w:val="0"/>
          <w:numId w:val="4"/>
        </w:numPr>
      </w:pPr>
      <w:r>
        <w:t xml:space="preserve">Download all NHANES XPT files </w:t>
      </w:r>
      <w:r w:rsidR="00550DDF">
        <w:t xml:space="preserve">for body measures, blood pressures, and </w:t>
      </w:r>
      <w:proofErr w:type="gramStart"/>
      <w:r w:rsidR="00550DDF">
        <w:t>demographics</w:t>
      </w:r>
      <w:proofErr w:type="gramEnd"/>
    </w:p>
    <w:p w14:paraId="30EB5EC9" w14:textId="7EACB957" w:rsidR="00550DDF" w:rsidRDefault="00550DDF" w:rsidP="007D673D">
      <w:pPr>
        <w:pStyle w:val="ListParagraph"/>
        <w:numPr>
          <w:ilvl w:val="0"/>
          <w:numId w:val="4"/>
        </w:numPr>
      </w:pPr>
      <w:r>
        <w:t xml:space="preserve">Using the </w:t>
      </w:r>
      <w:proofErr w:type="spellStart"/>
      <w:r w:rsidRPr="000F284E">
        <w:rPr>
          <w:rFonts w:ascii="Courier New" w:hAnsi="Courier New" w:cs="Courier New"/>
        </w:rPr>
        <w:t>xport</w:t>
      </w:r>
      <w:proofErr w:type="spellEnd"/>
      <w:r>
        <w:t xml:space="preserve"> package, import the XPTs and only keep the </w:t>
      </w:r>
      <w:r w:rsidR="00094140">
        <w:t xml:space="preserve">relevant </w:t>
      </w:r>
      <w:proofErr w:type="gramStart"/>
      <w:r w:rsidR="00094140">
        <w:t>columns</w:t>
      </w:r>
      <w:proofErr w:type="gramEnd"/>
    </w:p>
    <w:p w14:paraId="530992DC" w14:textId="2D34B13C" w:rsidR="00094140" w:rsidRDefault="00FA5748" w:rsidP="007D673D">
      <w:pPr>
        <w:pStyle w:val="ListParagraph"/>
        <w:numPr>
          <w:ilvl w:val="0"/>
          <w:numId w:val="4"/>
        </w:numPr>
      </w:pPr>
      <w:r>
        <w:t xml:space="preserve">Drop rows with incomplete </w:t>
      </w:r>
      <w:proofErr w:type="gramStart"/>
      <w:r>
        <w:t>data</w:t>
      </w:r>
      <w:proofErr w:type="gramEnd"/>
    </w:p>
    <w:p w14:paraId="219D6ED3" w14:textId="696B313F" w:rsidR="00FA5748" w:rsidRDefault="00FA5748" w:rsidP="007D673D">
      <w:pPr>
        <w:pStyle w:val="ListParagraph"/>
        <w:numPr>
          <w:ilvl w:val="0"/>
          <w:numId w:val="4"/>
        </w:numPr>
      </w:pPr>
      <w:r>
        <w:t>Merge the data frames together by ID number (</w:t>
      </w:r>
      <w:r w:rsidRPr="000F284E">
        <w:rPr>
          <w:rFonts w:ascii="Courier New" w:hAnsi="Courier New" w:cs="Courier New"/>
        </w:rPr>
        <w:t>SEQN</w:t>
      </w:r>
      <w:r>
        <w:t>)</w:t>
      </w:r>
    </w:p>
    <w:p w14:paraId="22D0177C" w14:textId="03B67326" w:rsidR="008A11E7" w:rsidRDefault="008A11E7" w:rsidP="007D673D">
      <w:pPr>
        <w:pStyle w:val="ListParagraph"/>
        <w:numPr>
          <w:ilvl w:val="0"/>
          <w:numId w:val="4"/>
        </w:numPr>
      </w:pPr>
      <w:r>
        <w:t>Recalculate age by dividing age in months (</w:t>
      </w:r>
      <w:r w:rsidRPr="008A11E7">
        <w:rPr>
          <w:rFonts w:ascii="Courier New" w:hAnsi="Courier New" w:cs="Courier New"/>
        </w:rPr>
        <w:t>RIDAGEMN</w:t>
      </w:r>
      <w:r>
        <w:t>) by 12</w:t>
      </w:r>
      <w:r w:rsidR="003F442B">
        <w:t xml:space="preserve"> and overwrite </w:t>
      </w:r>
      <w:proofErr w:type="gramStart"/>
      <w:r w:rsidR="003F442B" w:rsidRPr="003F442B">
        <w:rPr>
          <w:rFonts w:ascii="Courier New" w:hAnsi="Courier New" w:cs="Courier New"/>
        </w:rPr>
        <w:t>RIDAGEYR</w:t>
      </w:r>
      <w:proofErr w:type="gramEnd"/>
    </w:p>
    <w:p w14:paraId="475BC8EB" w14:textId="4BD94B4E" w:rsidR="003F442B" w:rsidRDefault="003F442B" w:rsidP="007D673D">
      <w:pPr>
        <w:pStyle w:val="ListParagraph"/>
        <w:numPr>
          <w:ilvl w:val="0"/>
          <w:numId w:val="4"/>
        </w:numPr>
      </w:pPr>
      <w:r>
        <w:t xml:space="preserve">Write the cleaned data to a </w:t>
      </w:r>
      <w:proofErr w:type="gramStart"/>
      <w:r>
        <w:t>csv</w:t>
      </w:r>
      <w:proofErr w:type="gramEnd"/>
    </w:p>
    <w:p w14:paraId="58320E10" w14:textId="3A9B1ADE" w:rsidR="00FE1062" w:rsidRPr="00FE1062" w:rsidRDefault="00FE1062" w:rsidP="00FE1062">
      <w:pPr>
        <w:pStyle w:val="NoSpacing"/>
        <w:rPr>
          <w:rFonts w:ascii="Courier New" w:hAnsi="Courier New" w:cs="Courier New"/>
        </w:rPr>
      </w:pPr>
      <w:r w:rsidRPr="00FE1062">
        <w:rPr>
          <w:rFonts w:ascii="Courier New" w:hAnsi="Courier New" w:cs="Courier New"/>
          <w:u w:val="single"/>
        </w:rPr>
        <w:t>MR</w:t>
      </w:r>
      <w:r>
        <w:rPr>
          <w:rFonts w:ascii="Courier New" w:hAnsi="Courier New" w:cs="Courier New"/>
          <w:u w:val="single"/>
        </w:rPr>
        <w:t>_</w:t>
      </w:r>
      <w:r w:rsidRPr="00FE1062">
        <w:rPr>
          <w:rFonts w:ascii="Courier New" w:hAnsi="Courier New" w:cs="Courier New"/>
          <w:u w:val="single"/>
        </w:rPr>
        <w:t>viz.py</w:t>
      </w:r>
      <w:r>
        <w:rPr>
          <w:rFonts w:ascii="Courier New" w:hAnsi="Courier New" w:cs="Courier New"/>
        </w:rPr>
        <w:t xml:space="preserve"> </w:t>
      </w:r>
      <w:r w:rsidRPr="00FE1062">
        <w:t>(</w:t>
      </w:r>
      <w:r>
        <w:t>lines 20–79)</w:t>
      </w:r>
    </w:p>
    <w:p w14:paraId="3F8806DB" w14:textId="46CEB7F5" w:rsidR="00FE1062" w:rsidRDefault="00FE1062" w:rsidP="00FE1062">
      <w:pPr>
        <w:pStyle w:val="ListParagraph"/>
        <w:numPr>
          <w:ilvl w:val="0"/>
          <w:numId w:val="5"/>
        </w:numPr>
      </w:pPr>
      <w:r>
        <w:t xml:space="preserve">Load the data generated by </w:t>
      </w:r>
      <w:proofErr w:type="gramStart"/>
      <w:r w:rsidRPr="00FE1062">
        <w:rPr>
          <w:rFonts w:ascii="Courier New" w:hAnsi="Courier New" w:cs="Courier New"/>
        </w:rPr>
        <w:t>nhanes.ipynb</w:t>
      </w:r>
      <w:proofErr w:type="gramEnd"/>
    </w:p>
    <w:p w14:paraId="1439A330" w14:textId="30AD6DAB" w:rsidR="00FE1062" w:rsidRDefault="00FE1062" w:rsidP="00FE1062">
      <w:pPr>
        <w:pStyle w:val="ListParagraph"/>
        <w:numPr>
          <w:ilvl w:val="0"/>
          <w:numId w:val="5"/>
        </w:numPr>
      </w:pPr>
      <w:r>
        <w:t xml:space="preserve">Filter out </w:t>
      </w:r>
      <w:r w:rsidR="001010B6">
        <w:t>data patients who are older than 13 years (i.e., those who follow adult guidelines)</w:t>
      </w:r>
    </w:p>
    <w:p w14:paraId="42693D2D" w14:textId="10889E11" w:rsidR="001010B6" w:rsidRDefault="00E07B89" w:rsidP="00FE1062">
      <w:pPr>
        <w:pStyle w:val="ListParagraph"/>
        <w:numPr>
          <w:ilvl w:val="0"/>
          <w:numId w:val="5"/>
        </w:numPr>
      </w:pPr>
      <w:r>
        <w:t xml:space="preserve">Convert the imported data into a new </w:t>
      </w:r>
      <w:r w:rsidR="002B20D1">
        <w:t xml:space="preserve">long-format data </w:t>
      </w:r>
      <w:proofErr w:type="gramStart"/>
      <w:r w:rsidR="002B20D1">
        <w:t>frame</w:t>
      </w:r>
      <w:proofErr w:type="gramEnd"/>
    </w:p>
    <w:p w14:paraId="70692FDF" w14:textId="123E6F91" w:rsidR="002B20D1" w:rsidRDefault="002B20D1" w:rsidP="00FE1062">
      <w:pPr>
        <w:pStyle w:val="ListParagraph"/>
        <w:numPr>
          <w:ilvl w:val="0"/>
          <w:numId w:val="5"/>
        </w:numPr>
      </w:pPr>
      <w:r>
        <w:t>Load tables of blood pressure percentiles (separate files for sex and systolic vs. diastolic blood pressures)</w:t>
      </w:r>
    </w:p>
    <w:p w14:paraId="2C2BD92E" w14:textId="3A7556F7" w:rsidR="00754A22" w:rsidRDefault="00754A22" w:rsidP="00FE1062">
      <w:pPr>
        <w:pStyle w:val="ListParagraph"/>
        <w:numPr>
          <w:ilvl w:val="0"/>
          <w:numId w:val="5"/>
        </w:numPr>
      </w:pPr>
      <w:r>
        <w:t xml:space="preserve">Calculate percentiles for all blood </w:t>
      </w:r>
      <w:proofErr w:type="gramStart"/>
      <w:r>
        <w:t>pressures</w:t>
      </w:r>
      <w:proofErr w:type="gramEnd"/>
    </w:p>
    <w:p w14:paraId="389D2A4A" w14:textId="77777777" w:rsidR="0028732C" w:rsidRDefault="0028732C" w:rsidP="00754A22">
      <w:pPr>
        <w:pStyle w:val="ListParagraph"/>
        <w:numPr>
          <w:ilvl w:val="1"/>
          <w:numId w:val="5"/>
        </w:numPr>
      </w:pPr>
      <w:r>
        <w:t>Find the 50</w:t>
      </w:r>
      <w:r w:rsidRPr="0028732C">
        <w:rPr>
          <w:vertAlign w:val="superscript"/>
        </w:rPr>
        <w:t>th</w:t>
      </w:r>
      <w:r>
        <w:t xml:space="preserve"> and 95</w:t>
      </w:r>
      <w:r w:rsidRPr="0028732C">
        <w:rPr>
          <w:vertAlign w:val="superscript"/>
        </w:rPr>
        <w:t>th</w:t>
      </w:r>
      <w:r>
        <w:t xml:space="preserve"> percentile blood pressures for the patient’s rounded age, closest height percentile, and </w:t>
      </w:r>
      <w:proofErr w:type="gramStart"/>
      <w:r>
        <w:t>sex</w:t>
      </w:r>
      <w:proofErr w:type="gramEnd"/>
      <w:r>
        <w:t xml:space="preserve"> </w:t>
      </w:r>
    </w:p>
    <w:p w14:paraId="104E2883" w14:textId="294E36E8" w:rsidR="00754A22" w:rsidRDefault="00754A22" w:rsidP="0028732C">
      <w:pPr>
        <w:pStyle w:val="ListParagraph"/>
        <w:numPr>
          <w:ilvl w:val="2"/>
          <w:numId w:val="5"/>
        </w:numPr>
      </w:pPr>
      <w:r>
        <w:t xml:space="preserve">Find the right percentile reference </w:t>
      </w:r>
      <w:proofErr w:type="gramStart"/>
      <w:r>
        <w:t>table</w:t>
      </w:r>
      <w:proofErr w:type="gramEnd"/>
    </w:p>
    <w:p w14:paraId="3BB67E92" w14:textId="18A372BA" w:rsidR="00754A22" w:rsidRDefault="0008064E" w:rsidP="0028732C">
      <w:pPr>
        <w:pStyle w:val="ListParagraph"/>
        <w:numPr>
          <w:ilvl w:val="2"/>
          <w:numId w:val="5"/>
        </w:numPr>
      </w:pPr>
      <w:r>
        <w:t>Find the blood pressure table height that is closest to the current patient’s (blood pressure percentiles are a function of height percentiles)</w:t>
      </w:r>
    </w:p>
    <w:p w14:paraId="7F10AB0A" w14:textId="0D908813" w:rsidR="0008064E" w:rsidRDefault="005C3444" w:rsidP="00754A22">
      <w:pPr>
        <w:pStyle w:val="ListParagraph"/>
        <w:numPr>
          <w:ilvl w:val="1"/>
          <w:numId w:val="5"/>
        </w:numPr>
      </w:pPr>
      <w:r>
        <w:t>Assuming a normal distribution, use the 50</w:t>
      </w:r>
      <w:r w:rsidRPr="005C3444">
        <w:rPr>
          <w:vertAlign w:val="superscript"/>
        </w:rPr>
        <w:t>th</w:t>
      </w:r>
      <w:r>
        <w:t xml:space="preserve"> and 95</w:t>
      </w:r>
      <w:r w:rsidRPr="005C3444">
        <w:rPr>
          <w:vertAlign w:val="superscript"/>
        </w:rPr>
        <w:t>th</w:t>
      </w:r>
      <w:r>
        <w:t xml:space="preserve"> percentiles to calculate the patient’s blood pressure </w:t>
      </w:r>
      <w:proofErr w:type="gramStart"/>
      <w:r>
        <w:t>percentile</w:t>
      </w:r>
      <w:proofErr w:type="gramEnd"/>
    </w:p>
    <w:p w14:paraId="114F4035" w14:textId="5C6489D4" w:rsidR="005C3444" w:rsidRDefault="005C3444" w:rsidP="00754A22">
      <w:pPr>
        <w:pStyle w:val="ListParagraph"/>
        <w:numPr>
          <w:ilvl w:val="1"/>
          <w:numId w:val="5"/>
        </w:numPr>
      </w:pPr>
      <w:r>
        <w:t>Categorize the blood pressure as ‘normal’ (</w:t>
      </w:r>
      <w:r w:rsidR="00516D86">
        <w:rPr>
          <w:rFonts w:cstheme="minorHAnsi"/>
        </w:rPr>
        <w:t>≤</w:t>
      </w:r>
      <w:r>
        <w:t>90</w:t>
      </w:r>
      <w:r w:rsidRPr="005C3444">
        <w:rPr>
          <w:vertAlign w:val="superscript"/>
        </w:rPr>
        <w:t>th</w:t>
      </w:r>
      <w:r>
        <w:t xml:space="preserve"> percentile), ‘elevated’ (90</w:t>
      </w:r>
      <w:r w:rsidRPr="005C3444">
        <w:rPr>
          <w:vertAlign w:val="superscript"/>
        </w:rPr>
        <w:t>th</w:t>
      </w:r>
      <w:r>
        <w:t>–95</w:t>
      </w:r>
      <w:r w:rsidRPr="005C3444">
        <w:rPr>
          <w:vertAlign w:val="superscript"/>
        </w:rPr>
        <w:t>th</w:t>
      </w:r>
      <w:r>
        <w:t xml:space="preserve"> percentile), or ‘hypertension’ (</w:t>
      </w:r>
      <w:r w:rsidR="006F33DE">
        <w:t>&gt;95</w:t>
      </w:r>
      <w:r w:rsidR="006F33DE" w:rsidRPr="006F33DE">
        <w:rPr>
          <w:vertAlign w:val="superscript"/>
        </w:rPr>
        <w:t>th</w:t>
      </w:r>
      <w:r w:rsidR="006F33DE">
        <w:t xml:space="preserve"> percentile)</w:t>
      </w:r>
    </w:p>
    <w:p w14:paraId="3D58E7B4" w14:textId="5E1A0D75" w:rsidR="007D673D" w:rsidRDefault="007D673D" w:rsidP="007D673D">
      <w:pPr>
        <w:pStyle w:val="Heading2"/>
      </w:pPr>
      <w:r>
        <w:lastRenderedPageBreak/>
        <w:t>Visualization</w:t>
      </w:r>
    </w:p>
    <w:p w14:paraId="4B495349" w14:textId="77777777" w:rsidR="007D673D" w:rsidRPr="007D673D" w:rsidRDefault="007D673D" w:rsidP="007D673D"/>
    <w:p w14:paraId="66A839CF" w14:textId="48E0AC5E" w:rsidR="00C64257" w:rsidRDefault="00C64257" w:rsidP="00C64257">
      <w:pPr>
        <w:pStyle w:val="Heading1"/>
      </w:pPr>
      <w:r>
        <w:lastRenderedPageBreak/>
        <w:t>Design Sketches</w:t>
      </w:r>
    </w:p>
    <w:p w14:paraId="5E2C2257" w14:textId="18DC56D2" w:rsidR="00C64257" w:rsidRDefault="00FB7B2F" w:rsidP="00FB7B2F">
      <w:pPr>
        <w:jc w:val="center"/>
      </w:pPr>
      <w:r>
        <w:rPr>
          <w:noProof/>
        </w:rPr>
        <w:drawing>
          <wp:inline distT="0" distB="0" distL="0" distR="0" wp14:anchorId="57FB84E3" wp14:editId="082BD4A2">
            <wp:extent cx="5044906" cy="7132320"/>
            <wp:effectExtent l="19050" t="19050" r="22860" b="11430"/>
            <wp:docPr id="2740080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008049" name="Picture 2"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4A7C3578" w14:textId="14D5276C" w:rsidR="00FB7B2F" w:rsidRDefault="00FB7B2F" w:rsidP="00FB7B2F">
      <w:pPr>
        <w:jc w:val="center"/>
      </w:pPr>
      <w:r>
        <w:rPr>
          <w:noProof/>
        </w:rPr>
        <w:lastRenderedPageBreak/>
        <w:drawing>
          <wp:inline distT="0" distB="0" distL="0" distR="0" wp14:anchorId="50561B1F" wp14:editId="018937BC">
            <wp:extent cx="5044906" cy="7132320"/>
            <wp:effectExtent l="19050" t="19050" r="22860" b="11430"/>
            <wp:docPr id="181183340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833403" name="Picture 3"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266E9AAB" w14:textId="2DE692CB" w:rsidR="00FB7B2F" w:rsidRDefault="00FB7B2F" w:rsidP="00C64257"/>
    <w:p w14:paraId="317BF31E" w14:textId="0253E8B4" w:rsidR="00C64257" w:rsidRDefault="00BF70D7" w:rsidP="00BF70D7">
      <w:pPr>
        <w:pStyle w:val="Heading1"/>
      </w:pPr>
      <w:r>
        <w:lastRenderedPageBreak/>
        <w:t>Demo</w:t>
      </w:r>
    </w:p>
    <w:p w14:paraId="53DFBCF7" w14:textId="0803FCD9" w:rsidR="00BF70D7" w:rsidRDefault="00542A0E" w:rsidP="00981B7C">
      <w:pPr>
        <w:jc w:val="center"/>
      </w:pPr>
      <w:r>
        <w:rPr>
          <w:noProof/>
        </w:rPr>
        <mc:AlternateContent>
          <mc:Choice Requires="wps">
            <w:drawing>
              <wp:anchor distT="0" distB="0" distL="114300" distR="114300" simplePos="0" relativeHeight="251668480" behindDoc="0" locked="0" layoutInCell="1" allowOverlap="1" wp14:anchorId="1C07BC38" wp14:editId="51C8867D">
                <wp:simplePos x="0" y="0"/>
                <wp:positionH relativeFrom="column">
                  <wp:posOffset>2608856</wp:posOffset>
                </wp:positionH>
                <wp:positionV relativeFrom="paragraph">
                  <wp:posOffset>99309</wp:posOffset>
                </wp:positionV>
                <wp:extent cx="1940119" cy="341907"/>
                <wp:effectExtent l="0" t="0" r="0" b="1270"/>
                <wp:wrapNone/>
                <wp:docPr id="610019754" name="Text Box 9"/>
                <wp:cNvGraphicFramePr/>
                <a:graphic xmlns:a="http://schemas.openxmlformats.org/drawingml/2006/main">
                  <a:graphicData uri="http://schemas.microsoft.com/office/word/2010/wordprocessingShape">
                    <wps:wsp>
                      <wps:cNvSpPr txBox="1"/>
                      <wps:spPr>
                        <a:xfrm>
                          <a:off x="0" y="0"/>
                          <a:ext cx="1940119" cy="341907"/>
                        </a:xfrm>
                        <a:prstGeom prst="rect">
                          <a:avLst/>
                        </a:prstGeom>
                        <a:noFill/>
                        <a:ln w="6350">
                          <a:noFill/>
                        </a:ln>
                      </wps:spPr>
                      <wps:txbx>
                        <w:txbxContent>
                          <w:p w14:paraId="019BF944" w14:textId="6FC0CA40" w:rsidR="00542A0E" w:rsidRPr="00542A0E" w:rsidRDefault="00542A0E" w:rsidP="00542A0E">
                            <w:pPr>
                              <w:rPr>
                                <w:color w:val="FF0000"/>
                              </w:rPr>
                            </w:pPr>
                            <w:r>
                              <w:rPr>
                                <w:color w:val="FF0000"/>
                              </w:rPr>
                              <w:t>2. View their data on the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C07BC38" id="_x0000_t202" coordsize="21600,21600" o:spt="202" path="m,l,21600r21600,l21600,xe">
                <v:stroke joinstyle="miter"/>
                <v:path gradientshapeok="t" o:connecttype="rect"/>
              </v:shapetype>
              <v:shape id="Text Box 9" o:spid="_x0000_s1026" type="#_x0000_t202" style="position:absolute;left:0;text-align:left;margin-left:205.4pt;margin-top:7.8pt;width:152.75pt;height:26.9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" filled="f" stroked="f" strokeweight=".5pt">
                <v:textbox>
                  <w:txbxContent>
                    <w:p w14:paraId="019BF944" w14:textId="6FC0CA40" w:rsidR="00542A0E" w:rsidRPr="00542A0E" w:rsidRDefault="00542A0E" w:rsidP="00542A0E">
                      <w:pPr>
                        <w:rPr>
                          <w:color w:val="FF0000"/>
                        </w:rPr>
                      </w:pPr>
                      <w:r>
                        <w:rPr>
                          <w:color w:val="FF0000"/>
                        </w:rPr>
                        <w:t>2. View their data on the plo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5F72D39B" wp14:editId="16C796B4">
                <wp:simplePos x="0" y="0"/>
                <wp:positionH relativeFrom="column">
                  <wp:posOffset>285336</wp:posOffset>
                </wp:positionH>
                <wp:positionV relativeFrom="paragraph">
                  <wp:posOffset>351900</wp:posOffset>
                </wp:positionV>
                <wp:extent cx="1940119" cy="341907"/>
                <wp:effectExtent l="0" t="0" r="0" b="1270"/>
                <wp:wrapNone/>
                <wp:docPr id="217474490" name="Text Box 9"/>
                <wp:cNvGraphicFramePr/>
                <a:graphic xmlns:a="http://schemas.openxmlformats.org/drawingml/2006/main">
                  <a:graphicData uri="http://schemas.microsoft.com/office/word/2010/wordprocessingShape">
                    <wps:wsp>
                      <wps:cNvSpPr txBox="1"/>
                      <wps:spPr>
                        <a:xfrm>
                          <a:off x="0" y="0"/>
                          <a:ext cx="1940119" cy="341907"/>
                        </a:xfrm>
                        <a:prstGeom prst="rect">
                          <a:avLst/>
                        </a:prstGeom>
                        <a:noFill/>
                        <a:ln w="6350">
                          <a:noFill/>
                        </a:ln>
                      </wps:spPr>
                      <wps:txb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72D39B" id="_x0000_s1027" type="#_x0000_t202" style="position:absolute;left:0;text-align:left;margin-left:22.45pt;margin-top:27.7pt;width:152.75pt;height:26.9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" filled="f" stroked="f" strokeweight=".5pt">
                <v:textbo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77D0A0C" wp14:editId="33284371">
                <wp:simplePos x="0" y="0"/>
                <wp:positionH relativeFrom="margin">
                  <wp:align>right</wp:align>
                </wp:positionH>
                <wp:positionV relativeFrom="paragraph">
                  <wp:posOffset>2030288</wp:posOffset>
                </wp:positionV>
                <wp:extent cx="2321587" cy="715617"/>
                <wp:effectExtent l="0" t="0" r="0" b="0"/>
                <wp:wrapNone/>
                <wp:docPr id="1826478621" name="Text Box 9"/>
                <wp:cNvGraphicFramePr/>
                <a:graphic xmlns:a="http://schemas.openxmlformats.org/drawingml/2006/main">
                  <a:graphicData uri="http://schemas.microsoft.com/office/word/2010/wordprocessingShape">
                    <wps:wsp>
                      <wps:cNvSpPr txBox="1"/>
                      <wps:spPr>
                        <a:xfrm>
                          <a:off x="0" y="0"/>
                          <a:ext cx="2321587" cy="715617"/>
                        </a:xfrm>
                        <a:prstGeom prst="rect">
                          <a:avLst/>
                        </a:prstGeom>
                        <a:noFill/>
                        <a:ln w="6350">
                          <a:noFill/>
                        </a:ln>
                      </wps:spPr>
                      <wps:txb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D0A0C" id="_x0000_s1028" type="#_x0000_t202" style="position:absolute;left:0;text-align:left;margin-left:131.6pt;margin-top:159.85pt;width:182.8pt;height:56.3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" filled="f" stroked="f" strokeweight=".5pt">
                <v:textbo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v:textbox>
                <w10:wrap anchorx="margin"/>
              </v:shape>
            </w:pict>
          </mc:Fallback>
        </mc:AlternateContent>
      </w:r>
      <w:r w:rsidR="00900FA3">
        <w:rPr>
          <w:noProof/>
        </w:rPr>
        <mc:AlternateContent>
          <mc:Choice Requires="wps">
            <w:drawing>
              <wp:anchor distT="0" distB="0" distL="114300" distR="114300" simplePos="0" relativeHeight="251664384" behindDoc="0" locked="0" layoutInCell="1" allowOverlap="1" wp14:anchorId="353BBFE8" wp14:editId="25C76F5C">
                <wp:simplePos x="0" y="0"/>
                <wp:positionH relativeFrom="column">
                  <wp:posOffset>2313332</wp:posOffset>
                </wp:positionH>
                <wp:positionV relativeFrom="paragraph">
                  <wp:posOffset>824533</wp:posOffset>
                </wp:positionV>
                <wp:extent cx="1940119" cy="508883"/>
                <wp:effectExtent l="0" t="0" r="0" b="5715"/>
                <wp:wrapNone/>
                <wp:docPr id="1023760667" name="Text Box 9"/>
                <wp:cNvGraphicFramePr/>
                <a:graphic xmlns:a="http://schemas.openxmlformats.org/drawingml/2006/main">
                  <a:graphicData uri="http://schemas.microsoft.com/office/word/2010/wordprocessingShape">
                    <wps:wsp>
                      <wps:cNvSpPr txBox="1"/>
                      <wps:spPr>
                        <a:xfrm>
                          <a:off x="0" y="0"/>
                          <a:ext cx="1940119" cy="508883"/>
                        </a:xfrm>
                        <a:prstGeom prst="rect">
                          <a:avLst/>
                        </a:prstGeom>
                        <a:noFill/>
                        <a:ln w="6350">
                          <a:noFill/>
                        </a:ln>
                      </wps:spPr>
                      <wps:txb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3BBFE8" id="_x0000_s1029" type="#_x0000_t202" style="position:absolute;left:0;text-align:left;margin-left:182.15pt;margin-top:64.9pt;width:152.75pt;height:40.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" filled="f" stroked="f" strokeweight=".5pt">
                <v:textbo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v:textbox>
              </v:shape>
            </w:pict>
          </mc:Fallback>
        </mc:AlternateContent>
      </w:r>
      <w:r w:rsidR="000F51F0">
        <w:rPr>
          <w:noProof/>
        </w:rPr>
        <mc:AlternateContent>
          <mc:Choice Requires="wps">
            <w:drawing>
              <wp:anchor distT="0" distB="0" distL="114300" distR="114300" simplePos="0" relativeHeight="251661312" behindDoc="0" locked="0" layoutInCell="1" allowOverlap="1" wp14:anchorId="0AD8B733" wp14:editId="072BC113">
                <wp:simplePos x="0" y="0"/>
                <wp:positionH relativeFrom="column">
                  <wp:posOffset>4651512</wp:posOffset>
                </wp:positionH>
                <wp:positionV relativeFrom="paragraph">
                  <wp:posOffset>1418397</wp:posOffset>
                </wp:positionV>
                <wp:extent cx="968237" cy="1892410"/>
                <wp:effectExtent l="38100" t="19050" r="41910" b="88900"/>
                <wp:wrapNone/>
                <wp:docPr id="883856167" name="Connector: Curved 8"/>
                <wp:cNvGraphicFramePr/>
                <a:graphic xmlns:a="http://schemas.openxmlformats.org/drawingml/2006/main">
                  <a:graphicData uri="http://schemas.microsoft.com/office/word/2010/wordprocessingShape">
                    <wps:wsp>
                      <wps:cNvCnPr/>
                      <wps:spPr>
                        <a:xfrm flipH="1">
                          <a:off x="0" y="0"/>
                          <a:ext cx="968237" cy="1892410"/>
                        </a:xfrm>
                        <a:prstGeom prst="curvedConnector3">
                          <a:avLst>
                            <a:gd name="adj1" fmla="val -1367"/>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C4EDBC"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8" o:spid="_x0000_s1026" type="#_x0000_t38" style="position:absolute;margin-left:366.25pt;margin-top:111.7pt;width:76.25pt;height:149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" adj="-295" strokecolor="red" strokeweight="3pt">
                <v:stroke endarrow="block" joinstyle="miter"/>
              </v:shape>
            </w:pict>
          </mc:Fallback>
        </mc:AlternateContent>
      </w:r>
      <w:r w:rsidR="000F51F0">
        <w:rPr>
          <w:noProof/>
        </w:rPr>
        <mc:AlternateContent>
          <mc:Choice Requires="wps">
            <w:drawing>
              <wp:anchor distT="0" distB="0" distL="114300" distR="114300" simplePos="0" relativeHeight="251660288" behindDoc="0" locked="0" layoutInCell="1" allowOverlap="1" wp14:anchorId="2F0633EF" wp14:editId="6C4BAA0C">
                <wp:simplePos x="0" y="0"/>
                <wp:positionH relativeFrom="column">
                  <wp:posOffset>4405023</wp:posOffset>
                </wp:positionH>
                <wp:positionV relativeFrom="paragraph">
                  <wp:posOffset>663023</wp:posOffset>
                </wp:positionV>
                <wp:extent cx="127220" cy="667909"/>
                <wp:effectExtent l="266700" t="19050" r="6350" b="75565"/>
                <wp:wrapNone/>
                <wp:docPr id="1492722764" name="Connector: Curved 7"/>
                <wp:cNvGraphicFramePr/>
                <a:graphic xmlns:a="http://schemas.openxmlformats.org/drawingml/2006/main">
                  <a:graphicData uri="http://schemas.microsoft.com/office/word/2010/wordprocessingShape">
                    <wps:wsp>
                      <wps:cNvCnPr/>
                      <wps:spPr>
                        <a:xfrm>
                          <a:off x="0" y="0"/>
                          <a:ext cx="127220" cy="667909"/>
                        </a:xfrm>
                        <a:prstGeom prst="curvedConnector3">
                          <a:avLst>
                            <a:gd name="adj1" fmla="val -181338"/>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4DC23" id="Connector: Curved 7" o:spid="_x0000_s1026" type="#_x0000_t38" style="position:absolute;margin-left:346.85pt;margin-top:52.2pt;width:10pt;height:52.6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" adj="-39169" strokecolor="red" strokeweight="2.25pt">
                <v:stroke endarrow="block" joinstyle="miter"/>
              </v:shape>
            </w:pict>
          </mc:Fallback>
        </mc:AlternateContent>
      </w:r>
      <w:r w:rsidR="003C4E44">
        <w:rPr>
          <w:noProof/>
        </w:rPr>
        <mc:AlternateContent>
          <mc:Choice Requires="wps">
            <w:drawing>
              <wp:anchor distT="0" distB="0" distL="114300" distR="114300" simplePos="0" relativeHeight="251659264" behindDoc="0" locked="0" layoutInCell="1" allowOverlap="1" wp14:anchorId="665CCA82" wp14:editId="1C024ADF">
                <wp:simplePos x="0" y="0"/>
                <wp:positionH relativeFrom="column">
                  <wp:posOffset>437322</wp:posOffset>
                </wp:positionH>
                <wp:positionV relativeFrom="paragraph">
                  <wp:posOffset>337019</wp:posOffset>
                </wp:positionV>
                <wp:extent cx="4015408" cy="230588"/>
                <wp:effectExtent l="0" t="19050" r="80645" b="55245"/>
                <wp:wrapNone/>
                <wp:docPr id="1548028401" name="Connector: Curved 5"/>
                <wp:cNvGraphicFramePr/>
                <a:graphic xmlns:a="http://schemas.openxmlformats.org/drawingml/2006/main">
                  <a:graphicData uri="http://schemas.microsoft.com/office/word/2010/wordprocessingShape">
                    <wps:wsp>
                      <wps:cNvCnPr/>
                      <wps:spPr>
                        <a:xfrm>
                          <a:off x="0" y="0"/>
                          <a:ext cx="4015408" cy="230588"/>
                        </a:xfrm>
                        <a:prstGeom prst="curvedConnector3">
                          <a:avLst>
                            <a:gd name="adj1" fmla="val 9950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271D07" id="Connector: Curved 5" o:spid="_x0000_s1026" type="#_x0000_t38" style="position:absolute;margin-left:34.45pt;margin-top:26.55pt;width:316.15pt;height:18.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" adj="21492" strokecolor="red" strokeweight="2.25pt">
                <v:stroke endarrow="block" joinstyle="miter"/>
              </v:shape>
            </w:pict>
          </mc:Fallback>
        </mc:AlternateContent>
      </w:r>
      <w:r w:rsidR="004614C7" w:rsidRPr="004614C7">
        <w:drawing>
          <wp:inline distT="0" distB="0" distL="0" distR="0" wp14:anchorId="1C2006E4" wp14:editId="3DCB2A6E">
            <wp:extent cx="5943600" cy="5984875"/>
            <wp:effectExtent l="19050" t="19050" r="19050" b="15875"/>
            <wp:docPr id="1545029962" name="Picture 1" descr="A screenshot of a medical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29962" name="Picture 1" descr="A screenshot of a medical report&#10;&#10;Description automatically generated"/>
                    <pic:cNvPicPr/>
                  </pic:nvPicPr>
                  <pic:blipFill>
                    <a:blip r:embed="rId15"/>
                    <a:stretch>
                      <a:fillRect/>
                    </a:stretch>
                  </pic:blipFill>
                  <pic:spPr>
                    <a:xfrm>
                      <a:off x="0" y="0"/>
                      <a:ext cx="5943600" cy="5984875"/>
                    </a:xfrm>
                    <a:prstGeom prst="rect">
                      <a:avLst/>
                    </a:prstGeom>
                    <a:ln>
                      <a:solidFill>
                        <a:schemeClr val="tx1"/>
                      </a:solidFill>
                    </a:ln>
                  </pic:spPr>
                </pic:pic>
              </a:graphicData>
            </a:graphic>
          </wp:inline>
        </w:drawing>
      </w:r>
    </w:p>
    <w:p w14:paraId="32F71002" w14:textId="2E0F96BC" w:rsidR="00BF70D7" w:rsidRDefault="00BF70D7" w:rsidP="00BF70D7">
      <w:pPr>
        <w:pStyle w:val="Heading1"/>
      </w:pPr>
      <w:r>
        <w:t>Future Directions</w:t>
      </w:r>
    </w:p>
    <w:p w14:paraId="21A214E3" w14:textId="7569B818" w:rsidR="00BF70D7" w:rsidRDefault="002616DB" w:rsidP="002616DB">
      <w:pPr>
        <w:pStyle w:val="Bullet"/>
      </w:pPr>
      <w:r>
        <w:t xml:space="preserve">Build in FHIR support to allow safe integration of clinical </w:t>
      </w:r>
      <w:proofErr w:type="gramStart"/>
      <w:r>
        <w:t>data</w:t>
      </w:r>
      <w:proofErr w:type="gramEnd"/>
    </w:p>
    <w:p w14:paraId="3F8B0255" w14:textId="3A3825E5" w:rsidR="00AC1FE6" w:rsidRDefault="00AC1FE6" w:rsidP="002616DB">
      <w:pPr>
        <w:pStyle w:val="Bullet"/>
      </w:pPr>
      <w:r>
        <w:t>Extend chart to allow simultaneous viewing of pediatric and adult ranges/guidelines together</w:t>
      </w:r>
      <w:r w:rsidR="001345AD">
        <w:t>, despite them using different units/</w:t>
      </w:r>
      <w:proofErr w:type="gramStart"/>
      <w:r w:rsidR="001345AD">
        <w:t>parameters</w:t>
      </w:r>
      <w:proofErr w:type="gramEnd"/>
    </w:p>
    <w:p w14:paraId="68E8AC3F" w14:textId="1EEA9172" w:rsidR="00BF70D7" w:rsidRDefault="00BF70D7" w:rsidP="00BF70D7">
      <w:pPr>
        <w:pStyle w:val="Heading1"/>
      </w:pPr>
      <w:r>
        <w:lastRenderedPageBreak/>
        <w:t>Team Member Contributions</w:t>
      </w:r>
    </w:p>
    <w:p w14:paraId="45D9E4C1" w14:textId="06E47DD0" w:rsidR="009B5AE2" w:rsidRDefault="009B5AE2" w:rsidP="009B5AE2">
      <w:pPr>
        <w:pStyle w:val="NoSpacing"/>
      </w:pPr>
      <w:r>
        <w:t>Mondira</w:t>
      </w:r>
    </w:p>
    <w:p w14:paraId="21E9E9E9" w14:textId="32973397" w:rsidR="009B5AE2" w:rsidRDefault="009B5AE2" w:rsidP="009B5AE2">
      <w:pPr>
        <w:pStyle w:val="Bullet"/>
      </w:pPr>
      <w:r>
        <w:t>Draft</w:t>
      </w:r>
      <w:r w:rsidR="00E176A5">
        <w:t>ed</w:t>
      </w:r>
      <w:r>
        <w:t xml:space="preserve"> </w:t>
      </w:r>
      <w:r w:rsidRPr="009B5AE2">
        <w:t>Dataset and Tasks</w:t>
      </w:r>
    </w:p>
    <w:p w14:paraId="6EC924F9" w14:textId="38B18E5A" w:rsidR="00F538D7" w:rsidRDefault="00F538D7" w:rsidP="009B5AE2">
      <w:pPr>
        <w:pStyle w:val="Bullet"/>
      </w:pPr>
      <w:r>
        <w:t>Edited Sketches</w:t>
      </w:r>
    </w:p>
    <w:p w14:paraId="13A29CF7" w14:textId="5FF26ED3" w:rsidR="00E176A5" w:rsidRDefault="00E176A5" w:rsidP="009B5AE2">
      <w:pPr>
        <w:pStyle w:val="Bullet"/>
      </w:pPr>
      <w:r>
        <w:t xml:space="preserve">Wrote code for visualizing the blood pressure </w:t>
      </w:r>
      <w:proofErr w:type="gramStart"/>
      <w:r>
        <w:t>data</w:t>
      </w:r>
      <w:proofErr w:type="gramEnd"/>
    </w:p>
    <w:p w14:paraId="59433F41" w14:textId="3E8F71E3" w:rsidR="009B5AE2" w:rsidRDefault="009B5AE2" w:rsidP="009B5AE2">
      <w:pPr>
        <w:pStyle w:val="NoSpacing"/>
      </w:pPr>
      <w:r>
        <w:t>Dan</w:t>
      </w:r>
    </w:p>
    <w:p w14:paraId="3BB37443" w14:textId="24FFFEED" w:rsidR="009B5AE2" w:rsidRDefault="009B5AE2" w:rsidP="009B5AE2">
      <w:pPr>
        <w:pStyle w:val="Bullet"/>
      </w:pPr>
      <w:r>
        <w:t>Edit</w:t>
      </w:r>
      <w:r w:rsidR="00E176A5">
        <w:t>ed</w:t>
      </w:r>
      <w:r>
        <w:t xml:space="preserve"> </w:t>
      </w:r>
      <w:r w:rsidRPr="009B5AE2">
        <w:t>Dataset and Tasks</w:t>
      </w:r>
    </w:p>
    <w:p w14:paraId="251E4FC2" w14:textId="134DD825" w:rsidR="000B5187" w:rsidRDefault="000B5187" w:rsidP="009B5AE2">
      <w:pPr>
        <w:pStyle w:val="Bullet"/>
      </w:pPr>
      <w:r>
        <w:t xml:space="preserve">Drafted </w:t>
      </w:r>
      <w:r w:rsidR="00F538D7">
        <w:t>Sketches</w:t>
      </w:r>
    </w:p>
    <w:p w14:paraId="461CAA1E" w14:textId="51B881FD" w:rsidR="009B5AE2" w:rsidRDefault="009B5AE2" w:rsidP="009B5AE2">
      <w:pPr>
        <w:pStyle w:val="Bullet"/>
      </w:pPr>
      <w:r>
        <w:t>Wr</w:t>
      </w:r>
      <w:r w:rsidR="00E176A5">
        <w:t>o</w:t>
      </w:r>
      <w:r>
        <w:t xml:space="preserve">te </w:t>
      </w:r>
      <w:r w:rsidR="00E176A5">
        <w:t xml:space="preserve">code for importing and processing </w:t>
      </w:r>
      <w:proofErr w:type="gramStart"/>
      <w:r w:rsidR="00E176A5">
        <w:t>NHANES</w:t>
      </w:r>
      <w:proofErr w:type="gramEnd"/>
    </w:p>
    <w:p w14:paraId="764F6D52" w14:textId="132DFA53" w:rsidR="00E176A5" w:rsidRPr="009B5AE2" w:rsidRDefault="00E176A5" w:rsidP="009B5AE2">
      <w:pPr>
        <w:pStyle w:val="Bullet"/>
      </w:pPr>
      <w:r>
        <w:t xml:space="preserve">Merged the visualization and </w:t>
      </w:r>
      <w:r w:rsidR="003C388A">
        <w:t xml:space="preserve">NHANES import </w:t>
      </w:r>
      <w:proofErr w:type="gramStart"/>
      <w:r w:rsidR="003C388A">
        <w:t>code</w:t>
      </w:r>
      <w:proofErr w:type="gramEnd"/>
    </w:p>
    <w:sectPr w:rsidR="00E176A5" w:rsidRPr="009B5AE2" w:rsidSect="009A24B1">
      <w:headerReference w:type="default" r:id="rId16"/>
      <w:footerReference w:type="default" r:id="rId17"/>
      <w:headerReference w:type="first" r:id="rId18"/>
      <w:footerReference w:type="first" r:id="rId19"/>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E9411" w14:textId="77777777" w:rsidR="00E94C87" w:rsidRDefault="00E94C87" w:rsidP="00627750">
      <w:pPr>
        <w:spacing w:after="0" w:line="240" w:lineRule="auto"/>
      </w:pPr>
      <w:r>
        <w:separator/>
      </w:r>
    </w:p>
  </w:endnote>
  <w:endnote w:type="continuationSeparator" w:id="0">
    <w:p w14:paraId="01F9D895" w14:textId="77777777" w:rsidR="00E94C87" w:rsidRDefault="00E94C87" w:rsidP="00627750">
      <w:pPr>
        <w:spacing w:after="0" w:line="240" w:lineRule="auto"/>
      </w:pPr>
      <w:r>
        <w:continuationSeparator/>
      </w:r>
    </w:p>
  </w:endnote>
  <w:endnote w:type="continuationNotice" w:id="1">
    <w:p w14:paraId="5402F50C" w14:textId="77777777" w:rsidR="00E94C87" w:rsidRDefault="00E94C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1042748"/>
      <w:docPartObj>
        <w:docPartGallery w:val="Page Numbers (Bottom of Page)"/>
        <w:docPartUnique/>
      </w:docPartObj>
    </w:sdtPr>
    <w:sdtEndPr>
      <w:rPr>
        <w:noProof/>
      </w:rPr>
    </w:sdtEndPr>
    <w:sdtContent>
      <w:p w14:paraId="67C0B166" w14:textId="38805C8A"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D87C77" w14:textId="77777777" w:rsidR="009A24B1" w:rsidRDefault="009A24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446487"/>
      <w:docPartObj>
        <w:docPartGallery w:val="Page Numbers (Bottom of Page)"/>
        <w:docPartUnique/>
      </w:docPartObj>
    </w:sdtPr>
    <w:sdtEndPr>
      <w:rPr>
        <w:noProof/>
      </w:rPr>
    </w:sdtEndPr>
    <w:sdtContent>
      <w:p w14:paraId="4F43ACFF" w14:textId="6B760940"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79F1D0" w14:textId="77777777" w:rsidR="009A24B1" w:rsidRDefault="009A2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8FFD1" w14:textId="77777777" w:rsidR="00E94C87" w:rsidRDefault="00E94C87" w:rsidP="00627750">
      <w:pPr>
        <w:spacing w:after="0" w:line="240" w:lineRule="auto"/>
      </w:pPr>
      <w:r>
        <w:separator/>
      </w:r>
    </w:p>
  </w:footnote>
  <w:footnote w:type="continuationSeparator" w:id="0">
    <w:p w14:paraId="70A708E3" w14:textId="77777777" w:rsidR="00E94C87" w:rsidRDefault="00E94C87" w:rsidP="00627750">
      <w:pPr>
        <w:spacing w:after="0" w:line="240" w:lineRule="auto"/>
      </w:pPr>
      <w:r>
        <w:continuationSeparator/>
      </w:r>
    </w:p>
  </w:footnote>
  <w:footnote w:type="continuationNotice" w:id="1">
    <w:p w14:paraId="2D82001A" w14:textId="77777777" w:rsidR="00E94C87" w:rsidRDefault="00E94C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49246" w14:textId="5C04590B" w:rsidR="00627750" w:rsidRPr="003C535C" w:rsidRDefault="001E606F" w:rsidP="003C535C">
    <w:pPr>
      <w:tabs>
        <w:tab w:val="right" w:pos="9360"/>
      </w:tabs>
      <w:jc w:val="center"/>
    </w:pPr>
    <w:r>
      <w:rPr>
        <w:noProof/>
      </w:rPr>
      <w:drawing>
        <wp:inline distT="0" distB="0" distL="0" distR="0" wp14:anchorId="2DD8E59F" wp14:editId="77F587C3">
          <wp:extent cx="1007811" cy="1028700"/>
          <wp:effectExtent l="0" t="0" r="1905" b="0"/>
          <wp:docPr id="2034881813" name="Picture 2"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19565" cy="1040697"/>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AD1E" w14:textId="1D2FE168" w:rsidR="002A2FAB" w:rsidRDefault="00635158" w:rsidP="00227BD2">
    <w:pPr>
      <w:tabs>
        <w:tab w:val="center" w:pos="4680"/>
        <w:tab w:val="right" w:pos="9360"/>
      </w:tabs>
    </w:pPr>
    <w:r w:rsidRPr="00635158">
      <w:rPr>
        <w:i/>
        <w:iCs/>
      </w:rPr>
      <w:t>Process Book</w:t>
    </w:r>
    <w:r w:rsidR="00CC1D3F">
      <w:tab/>
    </w:r>
    <w:r w:rsidR="002A2FAB">
      <w:rPr>
        <w:noProof/>
      </w:rPr>
      <w:drawing>
        <wp:inline distT="0" distB="0" distL="0" distR="0" wp14:anchorId="1CDC54E9" wp14:editId="6EB065AB">
          <wp:extent cx="1005840" cy="1033272"/>
          <wp:effectExtent l="0" t="0" r="3810" b="0"/>
          <wp:docPr id="721177403" name="Picture 721177403"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05840" cy="1033272"/>
                  </a:xfrm>
                  <a:prstGeom prst="rect">
                    <a:avLst/>
                  </a:prstGeom>
                </pic:spPr>
              </pic:pic>
            </a:graphicData>
          </a:graphic>
        </wp:inline>
      </w:drawing>
    </w:r>
    <w:r w:rsidR="00CC1D3F">
      <w:tab/>
      <w:t>Rats: Mon</w:t>
    </w:r>
    <w:r w:rsidR="004B24B5">
      <w:t>d</w:t>
    </w:r>
    <w:r w:rsidR="00CC1D3F">
      <w:t xml:space="preserve">ira </w:t>
    </w:r>
    <w:r w:rsidR="00CC1D3F" w:rsidRPr="00CC1D3F">
      <w:rPr>
        <w:u w:val="single"/>
      </w:rPr>
      <w:t>Ra</w:t>
    </w:r>
    <w:r w:rsidR="00CC1D3F">
      <w:t>y and Dan Ka</w:t>
    </w:r>
    <w:r w:rsidR="00CC1D3F" w:rsidRPr="00CC1D3F">
      <w:rPr>
        <w:u w:val="single"/>
      </w:rPr>
      <w:t>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564700"/>
    <w:multiLevelType w:val="hybridMultilevel"/>
    <w:tmpl w:val="08A4B6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D54B4D"/>
    <w:multiLevelType w:val="hybridMultilevel"/>
    <w:tmpl w:val="1C3EF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2B2BF4"/>
    <w:multiLevelType w:val="hybridMultilevel"/>
    <w:tmpl w:val="BB183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7A311E"/>
    <w:multiLevelType w:val="hybridMultilevel"/>
    <w:tmpl w:val="C6E276BC"/>
    <w:lvl w:ilvl="0" w:tplc="6B9E148A">
      <w:start w:val="1"/>
      <w:numFmt w:val="bullet"/>
      <w:pStyle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BD5071"/>
    <w:multiLevelType w:val="hybridMultilevel"/>
    <w:tmpl w:val="7AF22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3828294">
    <w:abstractNumId w:val="3"/>
  </w:num>
  <w:num w:numId="2" w16cid:durableId="1350638922">
    <w:abstractNumId w:val="1"/>
  </w:num>
  <w:num w:numId="3" w16cid:durableId="1497266303">
    <w:abstractNumId w:val="4"/>
  </w:num>
  <w:num w:numId="4" w16cid:durableId="1267228940">
    <w:abstractNumId w:val="2"/>
  </w:num>
  <w:num w:numId="5" w16cid:durableId="1581325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329"/>
    <w:rsid w:val="000351D5"/>
    <w:rsid w:val="00052F70"/>
    <w:rsid w:val="00061A0F"/>
    <w:rsid w:val="0008064E"/>
    <w:rsid w:val="00094140"/>
    <w:rsid w:val="000B126C"/>
    <w:rsid w:val="000B4D89"/>
    <w:rsid w:val="000B5187"/>
    <w:rsid w:val="000D36B2"/>
    <w:rsid w:val="000F284E"/>
    <w:rsid w:val="000F51F0"/>
    <w:rsid w:val="001010B6"/>
    <w:rsid w:val="001345AD"/>
    <w:rsid w:val="00146341"/>
    <w:rsid w:val="00176728"/>
    <w:rsid w:val="001E19E1"/>
    <w:rsid w:val="001E606F"/>
    <w:rsid w:val="00207996"/>
    <w:rsid w:val="00227BD2"/>
    <w:rsid w:val="002616DB"/>
    <w:rsid w:val="002705CA"/>
    <w:rsid w:val="0028732C"/>
    <w:rsid w:val="002A2FAB"/>
    <w:rsid w:val="002B20D1"/>
    <w:rsid w:val="002B3FD8"/>
    <w:rsid w:val="002C6261"/>
    <w:rsid w:val="002F56F1"/>
    <w:rsid w:val="00372DCE"/>
    <w:rsid w:val="003932B4"/>
    <w:rsid w:val="003C388A"/>
    <w:rsid w:val="003C4E44"/>
    <w:rsid w:val="003C535C"/>
    <w:rsid w:val="003D75CD"/>
    <w:rsid w:val="003E6329"/>
    <w:rsid w:val="003F442B"/>
    <w:rsid w:val="0043716D"/>
    <w:rsid w:val="004371C9"/>
    <w:rsid w:val="00441F0E"/>
    <w:rsid w:val="00460099"/>
    <w:rsid w:val="004614C7"/>
    <w:rsid w:val="004B24B5"/>
    <w:rsid w:val="004D2623"/>
    <w:rsid w:val="004F74B9"/>
    <w:rsid w:val="0051218E"/>
    <w:rsid w:val="00516D86"/>
    <w:rsid w:val="005313A8"/>
    <w:rsid w:val="005373A0"/>
    <w:rsid w:val="00542A0E"/>
    <w:rsid w:val="00550DDF"/>
    <w:rsid w:val="005708C4"/>
    <w:rsid w:val="005A4944"/>
    <w:rsid w:val="005B484B"/>
    <w:rsid w:val="005C3444"/>
    <w:rsid w:val="005C5699"/>
    <w:rsid w:val="00600594"/>
    <w:rsid w:val="00625B03"/>
    <w:rsid w:val="00627750"/>
    <w:rsid w:val="00635158"/>
    <w:rsid w:val="006602CF"/>
    <w:rsid w:val="0068318A"/>
    <w:rsid w:val="006F33DE"/>
    <w:rsid w:val="006F4935"/>
    <w:rsid w:val="006F653B"/>
    <w:rsid w:val="0072055A"/>
    <w:rsid w:val="00754A22"/>
    <w:rsid w:val="007D673D"/>
    <w:rsid w:val="00822DB6"/>
    <w:rsid w:val="008407B6"/>
    <w:rsid w:val="00854D11"/>
    <w:rsid w:val="00872370"/>
    <w:rsid w:val="00883A7D"/>
    <w:rsid w:val="008A11E7"/>
    <w:rsid w:val="008A2C56"/>
    <w:rsid w:val="00900FA3"/>
    <w:rsid w:val="00951EC4"/>
    <w:rsid w:val="00952FFA"/>
    <w:rsid w:val="00954398"/>
    <w:rsid w:val="00981B7C"/>
    <w:rsid w:val="00990832"/>
    <w:rsid w:val="009A24B1"/>
    <w:rsid w:val="009A4837"/>
    <w:rsid w:val="009B5AE2"/>
    <w:rsid w:val="009F7656"/>
    <w:rsid w:val="00AC1FE6"/>
    <w:rsid w:val="00AC4A28"/>
    <w:rsid w:val="00AE49F1"/>
    <w:rsid w:val="00B10BE4"/>
    <w:rsid w:val="00B53F3E"/>
    <w:rsid w:val="00B66B95"/>
    <w:rsid w:val="00B87D08"/>
    <w:rsid w:val="00BA127E"/>
    <w:rsid w:val="00BC5BD0"/>
    <w:rsid w:val="00BF70D7"/>
    <w:rsid w:val="00C376CF"/>
    <w:rsid w:val="00C41869"/>
    <w:rsid w:val="00C64257"/>
    <w:rsid w:val="00C6554B"/>
    <w:rsid w:val="00C66648"/>
    <w:rsid w:val="00C768FB"/>
    <w:rsid w:val="00C84EA2"/>
    <w:rsid w:val="00C96175"/>
    <w:rsid w:val="00CA13AC"/>
    <w:rsid w:val="00CA3171"/>
    <w:rsid w:val="00CC1D3F"/>
    <w:rsid w:val="00CC732C"/>
    <w:rsid w:val="00CF679F"/>
    <w:rsid w:val="00D41C7B"/>
    <w:rsid w:val="00D62442"/>
    <w:rsid w:val="00D77CB5"/>
    <w:rsid w:val="00E07B89"/>
    <w:rsid w:val="00E13FA7"/>
    <w:rsid w:val="00E176A5"/>
    <w:rsid w:val="00E9343E"/>
    <w:rsid w:val="00E94C87"/>
    <w:rsid w:val="00F538D7"/>
    <w:rsid w:val="00F80AC2"/>
    <w:rsid w:val="00FA5748"/>
    <w:rsid w:val="00FB78B8"/>
    <w:rsid w:val="00FB7B2F"/>
    <w:rsid w:val="00FE1062"/>
    <w:rsid w:val="3F959A37"/>
    <w:rsid w:val="5AF2D7AC"/>
    <w:rsid w:val="7D4CC4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75380"/>
  <w15:chartTrackingRefBased/>
  <w15:docId w15:val="{1426FBDF-9FE3-4889-822D-B7A7E8517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7656"/>
    <w:pPr>
      <w:keepNext/>
      <w:keepLines/>
      <w:spacing w:before="240"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9F7656"/>
    <w:pPr>
      <w:keepNext/>
      <w:keepLines/>
      <w:spacing w:before="240" w:after="12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
    <w:name w:val="Bullet"/>
    <w:basedOn w:val="ListParagraph"/>
    <w:link w:val="BulletChar"/>
    <w:qFormat/>
    <w:rsid w:val="000B126C"/>
    <w:pPr>
      <w:numPr>
        <w:numId w:val="1"/>
      </w:numPr>
    </w:pPr>
  </w:style>
  <w:style w:type="character" w:customStyle="1" w:styleId="BulletChar">
    <w:name w:val="Bullet Char"/>
    <w:basedOn w:val="DefaultParagraphFont"/>
    <w:link w:val="Bullet"/>
    <w:rsid w:val="000B126C"/>
  </w:style>
  <w:style w:type="paragraph" w:styleId="ListParagraph">
    <w:name w:val="List Paragraph"/>
    <w:basedOn w:val="Normal"/>
    <w:uiPriority w:val="34"/>
    <w:qFormat/>
    <w:rsid w:val="000B126C"/>
    <w:pPr>
      <w:ind w:left="720"/>
      <w:contextualSpacing/>
    </w:pPr>
  </w:style>
  <w:style w:type="character" w:customStyle="1" w:styleId="Heading1Char">
    <w:name w:val="Heading 1 Char"/>
    <w:basedOn w:val="DefaultParagraphFont"/>
    <w:link w:val="Heading1"/>
    <w:uiPriority w:val="9"/>
    <w:rsid w:val="009F7656"/>
    <w:rPr>
      <w:rFonts w:asciiTheme="majorHAnsi" w:eastAsiaTheme="majorEastAsia" w:hAnsiTheme="majorHAnsi" w:cstheme="majorBidi"/>
      <w:b/>
      <w:sz w:val="32"/>
      <w:szCs w:val="32"/>
    </w:rPr>
  </w:style>
  <w:style w:type="paragraph" w:styleId="Header">
    <w:name w:val="header"/>
    <w:basedOn w:val="Normal"/>
    <w:link w:val="HeaderChar"/>
    <w:uiPriority w:val="99"/>
    <w:unhideWhenUsed/>
    <w:rsid w:val="00627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750"/>
  </w:style>
  <w:style w:type="paragraph" w:styleId="Footer">
    <w:name w:val="footer"/>
    <w:basedOn w:val="Normal"/>
    <w:link w:val="FooterChar"/>
    <w:uiPriority w:val="99"/>
    <w:unhideWhenUsed/>
    <w:rsid w:val="00627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750"/>
  </w:style>
  <w:style w:type="character" w:styleId="Hyperlink">
    <w:name w:val="Hyperlink"/>
    <w:basedOn w:val="DefaultParagraphFont"/>
    <w:uiPriority w:val="99"/>
    <w:unhideWhenUsed/>
    <w:rsid w:val="004D2623"/>
    <w:rPr>
      <w:color w:val="0563C1" w:themeColor="hyperlink"/>
      <w:u w:val="single"/>
    </w:rPr>
  </w:style>
  <w:style w:type="character" w:styleId="UnresolvedMention">
    <w:name w:val="Unresolved Mention"/>
    <w:basedOn w:val="DefaultParagraphFont"/>
    <w:uiPriority w:val="99"/>
    <w:semiHidden/>
    <w:unhideWhenUsed/>
    <w:rsid w:val="004D2623"/>
    <w:rPr>
      <w:color w:val="605E5C"/>
      <w:shd w:val="clear" w:color="auto" w:fill="E1DFDD"/>
    </w:rPr>
  </w:style>
  <w:style w:type="paragraph" w:styleId="Bibliography">
    <w:name w:val="Bibliography"/>
    <w:basedOn w:val="Normal"/>
    <w:next w:val="Normal"/>
    <w:uiPriority w:val="37"/>
    <w:unhideWhenUsed/>
    <w:rsid w:val="00CA13AC"/>
    <w:pPr>
      <w:tabs>
        <w:tab w:val="left" w:pos="260"/>
      </w:tabs>
      <w:spacing w:after="240" w:line="240" w:lineRule="auto"/>
      <w:ind w:left="264" w:hanging="264"/>
    </w:pPr>
  </w:style>
  <w:style w:type="character" w:customStyle="1" w:styleId="Heading2Char">
    <w:name w:val="Heading 2 Char"/>
    <w:basedOn w:val="DefaultParagraphFont"/>
    <w:link w:val="Heading2"/>
    <w:uiPriority w:val="9"/>
    <w:rsid w:val="009F7656"/>
    <w:rPr>
      <w:rFonts w:asciiTheme="majorHAnsi" w:eastAsiaTheme="majorEastAsia" w:hAnsiTheme="majorHAnsi" w:cstheme="majorBidi"/>
      <w:b/>
      <w:sz w:val="26"/>
      <w:szCs w:val="26"/>
    </w:rPr>
  </w:style>
  <w:style w:type="paragraph" w:styleId="NoSpacing">
    <w:name w:val="No Spacing"/>
    <w:uiPriority w:val="1"/>
    <w:qFormat/>
    <w:rsid w:val="009B5AE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bmi-706-rats.streamlit.app/"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dkats/BMI-706-Rats/tree/main"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e33b6978-cbaf-47ed-bc8a-e1e3245d3260"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6924705C686EF48BE3A22DB5E8AD6C0" ma:contentTypeVersion="5" ma:contentTypeDescription="Create a new document." ma:contentTypeScope="" ma:versionID="8b91a51f6c0c2fb8dd88539ba43435c0">
  <xsd:schema xmlns:xsd="http://www.w3.org/2001/XMLSchema" xmlns:xs="http://www.w3.org/2001/XMLSchema" xmlns:p="http://schemas.microsoft.com/office/2006/metadata/properties" xmlns:ns3="e33b6978-cbaf-47ed-bc8a-e1e3245d3260" targetNamespace="http://schemas.microsoft.com/office/2006/metadata/properties" ma:root="true" ma:fieldsID="06a421ac9632c1179cd734972e6fffda" ns3:_="">
    <xsd:import namespace="e33b6978-cbaf-47ed-bc8a-e1e3245d3260"/>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3b6978-cbaf-47ed-bc8a-e1e3245d32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04AC9C-7D54-46D4-B8BF-B25263916723}">
  <ds:schemaRefs>
    <ds:schemaRef ds:uri="http://schemas.microsoft.com/sharepoint/v3/contenttype/forms"/>
  </ds:schemaRefs>
</ds:datastoreItem>
</file>

<file path=customXml/itemProps2.xml><?xml version="1.0" encoding="utf-8"?>
<ds:datastoreItem xmlns:ds="http://schemas.openxmlformats.org/officeDocument/2006/customXml" ds:itemID="{D87817E3-8A42-484E-A699-D4C2DD5D614A}">
  <ds:schemaRefs>
    <ds:schemaRef ds:uri="http://schemas.microsoft.com/office/2006/metadata/properties"/>
    <ds:schemaRef ds:uri="http://schemas.microsoft.com/office/infopath/2007/PartnerControls"/>
    <ds:schemaRef ds:uri="e33b6978-cbaf-47ed-bc8a-e1e3245d3260"/>
  </ds:schemaRefs>
</ds:datastoreItem>
</file>

<file path=customXml/itemProps3.xml><?xml version="1.0" encoding="utf-8"?>
<ds:datastoreItem xmlns:ds="http://schemas.openxmlformats.org/officeDocument/2006/customXml" ds:itemID="{E68E7644-1B0C-40FA-BF01-372A99EF5F91}">
  <ds:schemaRefs>
    <ds:schemaRef ds:uri="http://schemas.openxmlformats.org/officeDocument/2006/bibliography"/>
  </ds:schemaRefs>
</ds:datastoreItem>
</file>

<file path=customXml/itemProps4.xml><?xml version="1.0" encoding="utf-8"?>
<ds:datastoreItem xmlns:ds="http://schemas.openxmlformats.org/officeDocument/2006/customXml" ds:itemID="{EE5E625C-E7B2-4C8B-A831-EA4502A19C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3b6978-cbaf-47ed-bc8a-e1e3245d32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7</Pages>
  <Words>688</Words>
  <Characters>3923</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Boston Children's Hospital</Company>
  <LinksUpToDate>false</LinksUpToDate>
  <CharactersWithSpaces>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ats</dc:creator>
  <cp:keywords/>
  <dc:description/>
  <cp:lastModifiedBy>Dan Kats</cp:lastModifiedBy>
  <cp:revision>48</cp:revision>
  <dcterms:created xsi:type="dcterms:W3CDTF">2024-02-14T18:19:00Z</dcterms:created>
  <dcterms:modified xsi:type="dcterms:W3CDTF">2024-03-04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924705C686EF48BE3A22DB5E8AD6C0</vt:lpwstr>
  </property>
  <property fmtid="{D5CDD505-2E9C-101B-9397-08002B2CF9AE}" pid="3" name="ZOTERO_PREF_1">
    <vt:lpwstr>&lt;data data-version="3" zotero-version="6.0.30"&gt;&lt;session id="1hVqVlxr"/&gt;&lt;style id="http://www.zotero.org/styles/american-medical-association" hasBibliography="1" bibliographyStyleHasBeenSet="1"/&gt;&lt;prefs&gt;&lt;pref name="fieldType" value="Field"/&gt;&lt;/prefs&gt;&lt;/data&gt;</vt:lpwstr>
  </property>
</Properties>
</file>